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02A36C5" w14:textId="3CF9B7B5" w:rsidR="007B62AB" w:rsidRPr="009C6267" w:rsidRDefault="006E09B0" w:rsidP="007B62AB">
      <w:pPr>
        <w:tabs>
          <w:tab w:val="left" w:pos="1170"/>
        </w:tabs>
        <w:spacing w:line="480" w:lineRule="auto"/>
        <w:rPr>
          <w:b/>
          <w:u w:val="single"/>
        </w:rPr>
      </w:pPr>
      <w:r w:rsidRPr="009C6267">
        <w:rPr>
          <w:b/>
          <w:u w:val="single"/>
        </w:rPr>
        <w:t>SUPPLEMENTARY MATERIALS</w:t>
      </w:r>
    </w:p>
    <w:p w14:paraId="45E5F9A6" w14:textId="77777777" w:rsidR="00FD7FAE" w:rsidRPr="009C6267" w:rsidRDefault="00FD7FAE" w:rsidP="00FD7FAE">
      <w:pPr>
        <w:tabs>
          <w:tab w:val="left" w:pos="1170"/>
        </w:tabs>
        <w:spacing w:line="480" w:lineRule="auto"/>
        <w:rPr>
          <w:color w:val="000000" w:themeColor="text1"/>
        </w:rPr>
      </w:pPr>
    </w:p>
    <w:p w14:paraId="3E921759" w14:textId="77777777" w:rsidR="00D12AA5" w:rsidRPr="009C6267" w:rsidRDefault="00D12AA5" w:rsidP="00D12AA5">
      <w:pPr>
        <w:spacing w:line="480" w:lineRule="auto"/>
      </w:pPr>
      <w:r w:rsidRPr="009C6267">
        <w:rPr>
          <w:b/>
        </w:rPr>
        <w:t>Supplementary Table 1.</w:t>
      </w:r>
      <w:r w:rsidRPr="009C6267">
        <w:t xml:space="preserve">  Frequency of </w:t>
      </w:r>
      <w:r w:rsidRPr="009C6267">
        <w:rPr>
          <w:i/>
        </w:rPr>
        <w:t>FCGR</w:t>
      </w:r>
      <w:r w:rsidRPr="009C6267">
        <w:t xml:space="preserve"> genotypes and HWE test.</w:t>
      </w:r>
    </w:p>
    <w:p w14:paraId="05968747" w14:textId="77777777" w:rsidR="00D12AA5" w:rsidRPr="009C6267" w:rsidRDefault="00D12AA5" w:rsidP="00D12AA5">
      <w:pPr>
        <w:spacing w:line="480" w:lineRule="auto"/>
        <w:rPr>
          <w:rFonts w:eastAsia="Times New Roman"/>
        </w:rPr>
      </w:pPr>
      <w:r w:rsidRPr="009C6267">
        <w:t xml:space="preserve">We confirmed that the frequency of the </w:t>
      </w:r>
      <w:r w:rsidRPr="009C6267">
        <w:rPr>
          <w:i/>
        </w:rPr>
        <w:t xml:space="preserve">FCGR </w:t>
      </w:r>
      <w:r w:rsidRPr="009C6267">
        <w:t xml:space="preserve">SNPs genotyped in this study for </w:t>
      </w:r>
      <w:r w:rsidRPr="009C6267">
        <w:rPr>
          <w:i/>
        </w:rPr>
        <w:t>FCGR3A</w:t>
      </w:r>
      <w:r w:rsidRPr="009C6267">
        <w:t xml:space="preserve">, </w:t>
      </w:r>
      <w:r w:rsidRPr="009C6267">
        <w:rPr>
          <w:i/>
        </w:rPr>
        <w:t>FCGR2A</w:t>
      </w:r>
      <w:r w:rsidRPr="009C6267">
        <w:t xml:space="preserve"> and </w:t>
      </w:r>
      <w:r w:rsidRPr="009C6267">
        <w:rPr>
          <w:i/>
        </w:rPr>
        <w:t>FCGR2C</w:t>
      </w:r>
      <w:r w:rsidRPr="009C6267">
        <w:t xml:space="preserve"> were consistent with prior reported allelic frequencies for these SNPs </w:t>
      </w:r>
      <w:r w:rsidRPr="009C6267">
        <w:fldChar w:fldCharType="begin">
          <w:fldData xml:space="preserve">PEVuZE5vdGU+PENpdGU+PEF1dGhvcj5NdXNvbGlubzwvQXV0aG9yPjxZZWFyPjIwMDg8L1llYXI+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</w:fldData>
        </w:fldChar>
      </w:r>
      <w:r w:rsidRPr="009C6267">
        <w:instrText xml:space="preserve"> ADDIN EN.CITE </w:instrText>
      </w:r>
      <w:r w:rsidRPr="009C6267">
        <w:fldChar w:fldCharType="begin">
          <w:fldData xml:space="preserve">PEVuZE5vdGU+PENpdGU+PEF1dGhvcj5NdXNvbGlubzwvQXV0aG9yPjxZZWFyPjIwMDg8L1llYXI+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</w:fldData>
        </w:fldChar>
      </w:r>
      <w:r w:rsidRPr="009C6267">
        <w:instrText xml:space="preserve"> ADDIN EN.CITE.DATA </w:instrText>
      </w:r>
      <w:r w:rsidRPr="009C6267">
        <w:fldChar w:fldCharType="end"/>
      </w:r>
      <w:r w:rsidRPr="009C6267">
        <w:fldChar w:fldCharType="separate"/>
      </w:r>
      <w:r w:rsidRPr="009C6267">
        <w:rPr>
          <w:noProof/>
        </w:rPr>
        <w:t>(13, 16, 22-25)</w:t>
      </w:r>
      <w:r w:rsidRPr="009C6267">
        <w:fldChar w:fldCharType="end"/>
      </w:r>
      <w:r w:rsidRPr="009C6267">
        <w:t xml:space="preserve">. Mellor et al. note some reports of FCGR3A frequencies that did not agree with the Hardy-Weinberg Equilibrium (HWE), while </w:t>
      </w:r>
      <w:proofErr w:type="gramStart"/>
      <w:r w:rsidRPr="009C6267">
        <w:t>other  prior</w:t>
      </w:r>
      <w:proofErr w:type="gramEnd"/>
      <w:r w:rsidRPr="009C6267">
        <w:t xml:space="preserve"> reports were in agreement with the HWE (33). For the </w:t>
      </w:r>
      <w:r w:rsidRPr="009C6267">
        <w:rPr>
          <w:i/>
        </w:rPr>
        <w:t>FCGR3A</w:t>
      </w:r>
      <w:r w:rsidRPr="009C6267">
        <w:t xml:space="preserve"> SNP, we confirmed that our SNP frequencies were consistent with the </w:t>
      </w:r>
      <w:r w:rsidRPr="009C6267">
        <w:rPr>
          <w:i/>
        </w:rPr>
        <w:t>FCGR3A</w:t>
      </w:r>
      <w:r w:rsidRPr="009C6267">
        <w:t xml:space="preserve"> SNP frequencies that Mellor et al. found that were in agreement with HWE. Finally, using the Chi-square method to assess HWE, we determined that our genotype frequencies for each FCGR allele respect the HWE </w:t>
      </w:r>
      <w:r w:rsidRPr="009C6267">
        <w:fldChar w:fldCharType="begin"/>
      </w:r>
      <w:r w:rsidRPr="009C6267">
        <w:instrText xml:space="preserve"> ADDIN EN.CITE &lt;EndNote&gt;&lt;Cite&gt;&lt;Author&gt;Mellor&lt;/Author&gt;&lt;Year&gt;2013&lt;/Year&gt;&lt;RecNum&gt;286&lt;/RecNum&gt;&lt;DisplayText&gt;(32)&lt;/DisplayText&gt;&lt;record&gt;&lt;rec-number&gt;286&lt;/rec-number&gt;&lt;foreign-keys&gt;&lt;key app="EN" db-id="xtw292xe4wwxr8e5svbpxr9qaz5x9pzafr2x" timestamp="1472152348"&gt;286&lt;/key&gt;&lt;/foreign-keys&gt;&lt;ref-type name="Journal Article"&gt;17&lt;/ref-type&gt;&lt;contributors&gt;&lt;authors&gt;&lt;author&gt;Mellor, J. D.&lt;/author&gt;&lt;author&gt;Brown, M. P.&lt;/author&gt;&lt;author&gt;Irving, H. R.&lt;/author&gt;&lt;author&gt;Zalcberg, J. R.&lt;/author&gt;&lt;author&gt;Dobrovic, A.&lt;/author&gt;&lt;/authors&gt;&lt;/contributors&gt;&lt;auth-address&gt;Pharmacy Department, Peter MacCallum Cancer Centre, St Andrew&amp;apos;s Place, East Melbourne, Victoria, 3002, Australia. dan.mellor@petermac.org&lt;/auth-address&gt;&lt;titles&gt;&lt;title&gt;A critical review of the role of Fc gamma receptor polymorphisms in the response to monoclonal antibodies in cancer&lt;/title&gt;&lt;secondary-title&gt;J Hematol Oncol&lt;/secondary-title&gt;&lt;/titles&gt;&lt;periodical&gt;&lt;full-title&gt;J Hematol Oncol&lt;/full-title&gt;&lt;/periodical&gt;&lt;pages&gt;1&lt;/pages&gt;&lt;volume&gt;6&lt;/volume&gt;&lt;keywords&gt;&lt;keyword&gt;Antibodies, Monoclonal/*therapeutic use&lt;/keyword&gt;&lt;keyword&gt;Humans&lt;/keyword&gt;&lt;keyword&gt;Neoplasms/*drug therapy/*genetics/immunology&lt;/keyword&gt;&lt;keyword&gt;Polymorphism, Genetic/*genetics&lt;/keyword&gt;&lt;keyword&gt;Receptors, IgG/*genetics/immunology&lt;/keyword&gt;&lt;/keywords&gt;&lt;dates&gt;&lt;year&gt;2013&lt;/year&gt;&lt;/dates&gt;&lt;isbn&gt;1756-8722 (Electronic)&amp;#xD;1756-8722 (Linking)&lt;/isbn&gt;&lt;accession-num&gt;23286345&lt;/accession-num&gt;&lt;urls&gt;&lt;related-urls&gt;&lt;url&gt;http://www.ncbi.nlm.nih.gov/pubmed/23286345&lt;/url&gt;&lt;/related-urls&gt;&lt;/urls&gt;&lt;custom2&gt;PMC3549734&lt;/custom2&gt;&lt;electronic-resource-num&gt;10.1186/1756-8722-6-1&lt;/electronic-resource-num&gt;&lt;/record&gt;&lt;/Cite&gt;&lt;/EndNote&gt;</w:instrText>
      </w:r>
      <w:r w:rsidRPr="009C6267">
        <w:fldChar w:fldCharType="separate"/>
      </w:r>
      <w:r w:rsidRPr="009C6267">
        <w:rPr>
          <w:noProof/>
        </w:rPr>
        <w:t>(32)</w:t>
      </w:r>
      <w:r w:rsidRPr="009C6267">
        <w:fldChar w:fldCharType="end"/>
      </w:r>
      <w:r w:rsidRPr="009C6267">
        <w:t xml:space="preserve">.  The HWE results were computed using the program from www.oege.org/software/hwe-mr-calc.shtml </w:t>
      </w:r>
      <w:r w:rsidRPr="009C6267">
        <w:fldChar w:fldCharType="begin"/>
      </w:r>
      <w:r w:rsidRPr="009C6267">
        <w:instrText xml:space="preserve"> ADDIN EN.CITE &lt;EndNote&gt;&lt;Cite&gt;&lt;Author&gt;Rodriguez&lt;/Author&gt;&lt;Year&gt;2009&lt;/Year&gt;&lt;RecNum&gt;183&lt;/RecNum&gt;&lt;DisplayText&gt;(50)&lt;/DisplayText&gt;&lt;record&gt;&lt;rec-number&gt;183&lt;/rec-number&gt;&lt;foreign-keys&gt;&lt;key app="EN" db-id="xtw292xe4wwxr8e5svbpxr9qaz5x9pzafr2x" timestamp="1464367645"&gt;183&lt;/key&gt;&lt;/foreign-keys&gt;&lt;ref-type name="Journal Article"&gt;17&lt;/ref-type&gt;&lt;contributors&gt;&lt;authors&gt;&lt;author&gt;Rodriguez, S.&lt;/author&gt;&lt;author&gt;Gaunt, T. R.&lt;/author&gt;&lt;author&gt;Day, I. N.&lt;/author&gt;&lt;/authors&gt;&lt;/contributors&gt;&lt;auth-address&gt;Bristol Genetic Epidemiology Laboratories and MRC Centre for Causal Analyses in Translational Epidemiology, Department of Social Medicine, University of Bristol, Bristol, United Kingdom.&lt;/auth-address&gt;&lt;titles&gt;&lt;title&gt;Hardy-Weinberg equilibrium testing of biological ascertainment for Mendelian randomization studies&lt;/title&gt;&lt;secondary-title&gt;Am J Epidemiol&lt;/secondary-title&gt;&lt;/titles&gt;&lt;periodical&gt;&lt;full-title&gt;Am J Epidemiol&lt;/full-title&gt;&lt;/periodical&gt;&lt;pages&gt;505-14&lt;/pages&gt;&lt;volume&gt;169&lt;/volume&gt;&lt;number&gt;4&lt;/number&gt;&lt;keywords&gt;&lt;keyword&gt;Alleles&lt;/keyword&gt;&lt;keyword&gt;Causality&lt;/keyword&gt;&lt;keyword&gt;Confounding Factors (Epidemiology)&lt;/keyword&gt;&lt;keyword&gt;*Epidemiologic Methods&lt;/keyword&gt;&lt;keyword&gt;*Gene Frequency&lt;/keyword&gt;&lt;keyword&gt;*Genetic Variation&lt;/keyword&gt;&lt;keyword&gt;*Genetics, Population&lt;/keyword&gt;&lt;keyword&gt;Genotype&lt;/keyword&gt;&lt;keyword&gt;Humans&lt;/keyword&gt;&lt;keyword&gt;Internet&lt;/keyword&gt;&lt;keyword&gt;*Models, Genetic&lt;/keyword&gt;&lt;keyword&gt;Molecular Epidemiology/*methods&lt;/keyword&gt;&lt;keyword&gt;Randomized Controlled Trials as Topic&lt;/keyword&gt;&lt;keyword&gt;Software&lt;/keyword&gt;&lt;/keywords&gt;&lt;dates&gt;&lt;year&gt;2009&lt;/year&gt;&lt;pub-dates&gt;&lt;date&gt;Feb 15&lt;/date&gt;&lt;/pub-dates&gt;&lt;/dates&gt;&lt;isbn&gt;1476-6256 (Electronic)&amp;#xD;0002-9262 (Linking)&lt;/isbn&gt;&lt;accession-num&gt;19126586&lt;/accession-num&gt;&lt;urls&gt;&lt;related-urls&gt;&lt;url&gt;http://www.ncbi.nlm.nih.gov/pubmed/19126586&lt;/url&gt;&lt;/related-urls&gt;&lt;/urls&gt;&lt;custom2&gt;PMC2640163&lt;/custom2&gt;&lt;electronic-resource-num&gt;10.1093/aje/kwn359&lt;/electronic-resource-num&gt;&lt;/record&gt;&lt;/Cite&gt;&lt;/EndNote&gt;</w:instrText>
      </w:r>
      <w:r w:rsidRPr="009C6267">
        <w:fldChar w:fldCharType="separate"/>
      </w:r>
      <w:r w:rsidRPr="009C6267">
        <w:rPr>
          <w:noProof/>
        </w:rPr>
        <w:t>(50)</w:t>
      </w:r>
      <w:r w:rsidRPr="009C6267">
        <w:fldChar w:fldCharType="end"/>
      </w:r>
      <w:r w:rsidRPr="009C6267">
        <w:rPr>
          <w:rStyle w:val="Hyperlink"/>
          <w:color w:val="000000" w:themeColor="text1"/>
          <w:u w:val="none"/>
        </w:rPr>
        <w:t xml:space="preserve">. </w:t>
      </w:r>
      <w:r w:rsidRPr="009C6267">
        <w:rPr>
          <w:rFonts w:eastAsia="Times New Roman"/>
        </w:rPr>
        <w:t xml:space="preserve">The null hypothesis is that the population is in HWE, and the alternative hypothesis is that the population is </w:t>
      </w:r>
      <w:r w:rsidRPr="009C6267">
        <w:rPr>
          <w:rFonts w:eastAsia="Times New Roman"/>
          <w:i/>
        </w:rPr>
        <w:t>not</w:t>
      </w:r>
      <w:r w:rsidRPr="009C6267">
        <w:rPr>
          <w:rFonts w:eastAsia="Times New Roman"/>
        </w:rPr>
        <w:t xml:space="preserve"> in HWE. </w:t>
      </w:r>
      <w:r w:rsidRPr="009C6267">
        <w:rPr>
          <w:color w:val="000000" w:themeColor="text1"/>
        </w:rPr>
        <w:t xml:space="preserve">Since the chi-squared values are less than 3.84 (p &gt; 0.05), we failed to reject </w:t>
      </w:r>
      <w:r w:rsidRPr="009C6267">
        <w:rPr>
          <w:rFonts w:eastAsia="Times New Roman"/>
        </w:rPr>
        <w:t>the null hypothesis that the population is in HWE.</w:t>
      </w:r>
    </w:p>
    <w:p w14:paraId="7E70F0B5" w14:textId="77777777" w:rsidR="006E09B0" w:rsidRPr="009C6267" w:rsidRDefault="006E09B0" w:rsidP="006E09B0">
      <w:pPr>
        <w:tabs>
          <w:tab w:val="left" w:pos="1170"/>
        </w:tabs>
        <w:spacing w:line="480" w:lineRule="auto"/>
      </w:pPr>
      <w:r w:rsidRPr="009C6267">
        <w:rPr>
          <w:noProof/>
        </w:rPr>
        <w:drawing>
          <wp:inline distT="0" distB="0" distL="0" distR="0" wp14:anchorId="3440174C" wp14:editId="19CA8FFC">
            <wp:extent cx="5578691" cy="2272261"/>
            <wp:effectExtent l="0" t="0" r="9525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HWE Table.pdf"/>
                    <pic:cNvPicPr/>
                  </pic:nvPicPr>
                  <pic:blipFill rotWithShape="1"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914" t="7672" r="25169" b="70952"/>
                    <a:stretch/>
                  </pic:blipFill>
                  <pic:spPr bwMode="auto">
                    <a:xfrm>
                      <a:off x="0" y="0"/>
                      <a:ext cx="5597647" cy="227998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33BED87" w14:textId="77777777" w:rsidR="007B62AB" w:rsidRPr="009C6267" w:rsidRDefault="007B62AB" w:rsidP="007B62AB">
      <w:pPr>
        <w:tabs>
          <w:tab w:val="left" w:pos="1170"/>
        </w:tabs>
        <w:spacing w:line="480" w:lineRule="auto"/>
      </w:pPr>
    </w:p>
    <w:p w14:paraId="4F71F323" w14:textId="77777777" w:rsidR="00574AE0" w:rsidRPr="009C6267" w:rsidRDefault="003E40BA" w:rsidP="004A4ADE">
      <w:pPr>
        <w:tabs>
          <w:tab w:val="left" w:pos="1170"/>
        </w:tabs>
        <w:spacing w:line="480" w:lineRule="auto"/>
        <w:rPr>
          <w:rFonts w:eastAsia="Times New Roman"/>
        </w:rPr>
      </w:pPr>
      <w:r w:rsidRPr="009C6267">
        <w:rPr>
          <w:b/>
        </w:rPr>
        <w:lastRenderedPageBreak/>
        <w:t xml:space="preserve">Supplementary Table 2.  </w:t>
      </w:r>
      <w:r w:rsidRPr="009C6267">
        <w:t xml:space="preserve">PFS </w:t>
      </w:r>
      <w:r w:rsidRPr="009C6267">
        <w:rPr>
          <w:rFonts w:eastAsia="Times New Roman"/>
        </w:rPr>
        <w:t xml:space="preserve">Clinical Outcome Assessment of </w:t>
      </w:r>
      <w:r w:rsidRPr="009C6267">
        <w:rPr>
          <w:rFonts w:eastAsia="Times New Roman"/>
          <w:i/>
        </w:rPr>
        <w:t>FCGR2A</w:t>
      </w:r>
      <w:r w:rsidRPr="009C6267">
        <w:rPr>
          <w:rFonts w:eastAsia="Times New Roman"/>
        </w:rPr>
        <w:t xml:space="preserve">, </w:t>
      </w:r>
      <w:r w:rsidRPr="009C6267">
        <w:rPr>
          <w:rFonts w:eastAsia="Times New Roman"/>
          <w:i/>
        </w:rPr>
        <w:t>FCGR3A</w:t>
      </w:r>
      <w:r w:rsidRPr="009C6267">
        <w:rPr>
          <w:rFonts w:eastAsia="Times New Roman"/>
        </w:rPr>
        <w:t xml:space="preserve"> and </w:t>
      </w:r>
      <w:r w:rsidRPr="009C6267">
        <w:rPr>
          <w:rFonts w:eastAsia="Times New Roman"/>
          <w:i/>
        </w:rPr>
        <w:t>FCGR2C</w:t>
      </w:r>
      <w:r w:rsidRPr="009C6267">
        <w:rPr>
          <w:rFonts w:eastAsia="Times New Roman"/>
        </w:rPr>
        <w:t xml:space="preserve"> SNPs. </w:t>
      </w:r>
    </w:p>
    <w:p w14:paraId="016784E4" w14:textId="618960AD" w:rsidR="00FE3142" w:rsidRPr="009C6267" w:rsidRDefault="003E40BA" w:rsidP="004A4ADE">
      <w:pPr>
        <w:tabs>
          <w:tab w:val="left" w:pos="1170"/>
        </w:tabs>
        <w:spacing w:line="480" w:lineRule="auto"/>
        <w:rPr>
          <w:rFonts w:eastAsia="Times New Roman"/>
        </w:rPr>
      </w:pPr>
      <w:r w:rsidRPr="009C6267">
        <w:rPr>
          <w:rFonts w:eastAsia="Times New Roman"/>
        </w:rPr>
        <w:t>The PFS for each individual FCGR, as well as FCGR combinations, were compared.</w:t>
      </w:r>
    </w:p>
    <w:p w14:paraId="70A02518" w14:textId="5ECCDA58" w:rsidR="00FE3142" w:rsidRPr="009C6267" w:rsidRDefault="008770C9" w:rsidP="008770C9">
      <w:pPr>
        <w:spacing w:line="480" w:lineRule="auto"/>
      </w:pPr>
      <w:r w:rsidRPr="009C6267">
        <w:rPr>
          <w:noProof/>
        </w:rPr>
        <w:drawing>
          <wp:inline distT="0" distB="0" distL="0" distR="0" wp14:anchorId="73E151FC" wp14:editId="464B6D83">
            <wp:extent cx="4069976" cy="4858871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Sup Table 2 09.03.16.pdf"/>
                    <pic:cNvPicPr/>
                  </pic:nvPicPr>
                  <pic:blipFill rotWithShape="1"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486" t="5827" r="25030" b="30996"/>
                    <a:stretch/>
                  </pic:blipFill>
                  <pic:spPr bwMode="auto">
                    <a:xfrm>
                      <a:off x="0" y="0"/>
                      <a:ext cx="4070414" cy="485939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317555B" w14:textId="77777777" w:rsidR="008770C9" w:rsidRPr="009C6267" w:rsidRDefault="008770C9">
      <w:pPr>
        <w:rPr>
          <w:b/>
        </w:rPr>
      </w:pPr>
      <w:r w:rsidRPr="009C6267">
        <w:rPr>
          <w:b/>
        </w:rPr>
        <w:br w:type="page"/>
      </w:r>
    </w:p>
    <w:p w14:paraId="6E4EBA51" w14:textId="32DD74C0" w:rsidR="00574AE0" w:rsidRPr="009C6267" w:rsidRDefault="003E40BA" w:rsidP="003E3946">
      <w:pPr>
        <w:spacing w:line="480" w:lineRule="auto"/>
        <w:rPr>
          <w:rFonts w:eastAsia="Times New Roman"/>
        </w:rPr>
      </w:pPr>
      <w:r w:rsidRPr="009C6267">
        <w:rPr>
          <w:b/>
        </w:rPr>
        <w:lastRenderedPageBreak/>
        <w:t xml:space="preserve">Supplementary Table 3. </w:t>
      </w:r>
      <w:r w:rsidRPr="009C6267">
        <w:rPr>
          <w:rFonts w:eastAsia="Times New Roman"/>
        </w:rPr>
        <w:t xml:space="preserve">Clinical Outcome Parameters were </w:t>
      </w:r>
      <w:proofErr w:type="gramStart"/>
      <w:r w:rsidRPr="009C6267">
        <w:rPr>
          <w:rFonts w:eastAsia="Times New Roman"/>
        </w:rPr>
        <w:t>Assessed</w:t>
      </w:r>
      <w:proofErr w:type="gramEnd"/>
      <w:r w:rsidRPr="009C6267">
        <w:rPr>
          <w:rFonts w:eastAsia="Times New Roman"/>
        </w:rPr>
        <w:t xml:space="preserve"> for </w:t>
      </w:r>
      <w:r w:rsidRPr="009C6267">
        <w:rPr>
          <w:rFonts w:eastAsia="Times New Roman"/>
          <w:i/>
        </w:rPr>
        <w:t>FCGR3A</w:t>
      </w:r>
      <w:r w:rsidRPr="009C6267">
        <w:rPr>
          <w:rFonts w:eastAsia="Times New Roman"/>
        </w:rPr>
        <w:t xml:space="preserve">, </w:t>
      </w:r>
      <w:r w:rsidRPr="009C6267">
        <w:rPr>
          <w:rFonts w:eastAsia="Times New Roman"/>
          <w:i/>
        </w:rPr>
        <w:t>FCGR2A</w:t>
      </w:r>
      <w:r w:rsidRPr="009C6267">
        <w:rPr>
          <w:rFonts w:eastAsia="Times New Roman"/>
        </w:rPr>
        <w:t xml:space="preserve"> and </w:t>
      </w:r>
      <w:r w:rsidRPr="009C6267">
        <w:rPr>
          <w:rFonts w:eastAsia="Times New Roman"/>
          <w:i/>
        </w:rPr>
        <w:t>FCGR2C</w:t>
      </w:r>
      <w:r w:rsidRPr="009C6267">
        <w:rPr>
          <w:rFonts w:eastAsia="Times New Roman"/>
        </w:rPr>
        <w:t xml:space="preserve"> SNPs within the </w:t>
      </w:r>
      <w:r w:rsidR="00D12AA5" w:rsidRPr="009C6267">
        <w:rPr>
          <w:rFonts w:eastAsia="Times New Roman"/>
        </w:rPr>
        <w:t>G</w:t>
      </w:r>
      <w:r w:rsidRPr="009C6267">
        <w:rPr>
          <w:rFonts w:eastAsia="Times New Roman"/>
        </w:rPr>
        <w:t xml:space="preserve">roup of 100 </w:t>
      </w:r>
      <w:r w:rsidR="00D12AA5" w:rsidRPr="009C6267">
        <w:rPr>
          <w:rFonts w:eastAsia="Times New Roman"/>
        </w:rPr>
        <w:t>P</w:t>
      </w:r>
      <w:r w:rsidRPr="009C6267">
        <w:rPr>
          <w:rFonts w:eastAsia="Times New Roman"/>
        </w:rPr>
        <w:t xml:space="preserve">atients with </w:t>
      </w:r>
      <w:r w:rsidR="00D12AA5" w:rsidRPr="009C6267">
        <w:rPr>
          <w:rFonts w:eastAsia="Times New Roman"/>
        </w:rPr>
        <w:t>C</w:t>
      </w:r>
      <w:r w:rsidRPr="009C6267">
        <w:rPr>
          <w:rFonts w:eastAsia="Times New Roman"/>
        </w:rPr>
        <w:t xml:space="preserve">lear </w:t>
      </w:r>
      <w:r w:rsidR="00D12AA5" w:rsidRPr="009C6267">
        <w:rPr>
          <w:rFonts w:eastAsia="Times New Roman"/>
        </w:rPr>
        <w:t>C</w:t>
      </w:r>
      <w:r w:rsidRPr="009C6267">
        <w:rPr>
          <w:rFonts w:eastAsia="Times New Roman"/>
        </w:rPr>
        <w:t xml:space="preserve">ell </w:t>
      </w:r>
      <w:r w:rsidR="00D12AA5" w:rsidRPr="009C6267">
        <w:rPr>
          <w:rFonts w:eastAsia="Times New Roman"/>
        </w:rPr>
        <w:t>H</w:t>
      </w:r>
      <w:r w:rsidRPr="009C6267">
        <w:rPr>
          <w:rFonts w:eastAsia="Times New Roman"/>
        </w:rPr>
        <w:t>istology</w:t>
      </w:r>
      <w:r w:rsidR="00D12AA5" w:rsidRPr="009C6267">
        <w:rPr>
          <w:rFonts w:eastAsia="Times New Roman"/>
        </w:rPr>
        <w:t xml:space="preserve"> that were Genotyped</w:t>
      </w:r>
      <w:r w:rsidRPr="009C6267">
        <w:rPr>
          <w:rFonts w:eastAsia="Times New Roman"/>
        </w:rPr>
        <w:t xml:space="preserve">. </w:t>
      </w:r>
    </w:p>
    <w:p w14:paraId="5091BF54" w14:textId="75A68CC0" w:rsidR="003E40BA" w:rsidRPr="0020437C" w:rsidRDefault="003E40BA" w:rsidP="003E3946">
      <w:pPr>
        <w:spacing w:line="480" w:lineRule="auto"/>
        <w:rPr>
          <w:b/>
          <w:u w:val="single"/>
        </w:rPr>
      </w:pPr>
      <w:r w:rsidRPr="009C6267">
        <w:rPr>
          <w:rFonts w:eastAsia="Times New Roman"/>
        </w:rPr>
        <w:t>The amount of % tumor shrinkage (n=98), OS (n=100), PFS (n=100) and DCR (n=98) for each individual FCGR, as well as FCGR combinations, were compared.</w:t>
      </w:r>
    </w:p>
    <w:p w14:paraId="25A5493C" w14:textId="71A86E41" w:rsidR="007B62AB" w:rsidRDefault="00C30316" w:rsidP="003E3946">
      <w:pPr>
        <w:spacing w:line="480" w:lineRule="auto"/>
      </w:pPr>
      <w:bookmarkStart w:id="0" w:name="_GoBack"/>
      <w:r w:rsidRPr="000F70EA">
        <w:rPr>
          <w:b/>
          <w:noProof/>
        </w:rPr>
        <w:drawing>
          <wp:inline distT="0" distB="0" distL="0" distR="0" wp14:anchorId="6E40E999" wp14:editId="592015E2">
            <wp:extent cx="6103088" cy="3253563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up Table 3 09.03.16.pdf"/>
                    <pic:cNvPicPr/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798" t="6082" r="8477" b="59016"/>
                    <a:stretch/>
                  </pic:blipFill>
                  <pic:spPr bwMode="auto">
                    <a:xfrm>
                      <a:off x="0" y="0"/>
                      <a:ext cx="6103088" cy="325356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bookmarkEnd w:id="0"/>
    </w:p>
    <w:sectPr w:rsidR="007B62AB" w:rsidSect="0075571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hideSpellingErrors/>
  <w:hideGrammaticalErrors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E09B0"/>
    <w:rsid w:val="000F70EA"/>
    <w:rsid w:val="00137CFC"/>
    <w:rsid w:val="00190BE3"/>
    <w:rsid w:val="0023731F"/>
    <w:rsid w:val="002E097C"/>
    <w:rsid w:val="00342BC3"/>
    <w:rsid w:val="003B1E1B"/>
    <w:rsid w:val="003B67A1"/>
    <w:rsid w:val="003E3946"/>
    <w:rsid w:val="003E40BA"/>
    <w:rsid w:val="004A4ADE"/>
    <w:rsid w:val="004C084B"/>
    <w:rsid w:val="004D05DC"/>
    <w:rsid w:val="004F745B"/>
    <w:rsid w:val="00500293"/>
    <w:rsid w:val="00502C09"/>
    <w:rsid w:val="00574AE0"/>
    <w:rsid w:val="005A3209"/>
    <w:rsid w:val="00696663"/>
    <w:rsid w:val="006E09B0"/>
    <w:rsid w:val="0075571B"/>
    <w:rsid w:val="007B62AB"/>
    <w:rsid w:val="00856224"/>
    <w:rsid w:val="008770C9"/>
    <w:rsid w:val="008D6274"/>
    <w:rsid w:val="00942F54"/>
    <w:rsid w:val="00996B56"/>
    <w:rsid w:val="009C6267"/>
    <w:rsid w:val="00A00947"/>
    <w:rsid w:val="00A44A8D"/>
    <w:rsid w:val="00B97338"/>
    <w:rsid w:val="00BE0440"/>
    <w:rsid w:val="00C30316"/>
    <w:rsid w:val="00CD7430"/>
    <w:rsid w:val="00D06C18"/>
    <w:rsid w:val="00D12AA5"/>
    <w:rsid w:val="00D85D7A"/>
    <w:rsid w:val="00DF3695"/>
    <w:rsid w:val="00E709C0"/>
    <w:rsid w:val="00F37F39"/>
    <w:rsid w:val="00F53310"/>
    <w:rsid w:val="00F64DC1"/>
    <w:rsid w:val="00FD7FAE"/>
    <w:rsid w:val="00FE314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82B688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E09B0"/>
    <w:rPr>
      <w:rFonts w:ascii="Times New Roman" w:eastAsiaTheme="minorEastAsia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6E09B0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B62AB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B62AB"/>
    <w:rPr>
      <w:rFonts w:ascii="Times New Roman" w:eastAsiaTheme="minorEastAsia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FE3142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FE3142"/>
    <w:rPr>
      <w:rFonts w:asciiTheme="minorHAnsi" w:hAnsiTheme="minorHAnsi" w:cstheme="minorBidi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E3142"/>
    <w:rPr>
      <w:rFonts w:eastAsiaTheme="minorEastAsia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E09B0"/>
    <w:rPr>
      <w:rFonts w:ascii="Times New Roman" w:eastAsiaTheme="minorEastAsia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6E09B0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B62AB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B62AB"/>
    <w:rPr>
      <w:rFonts w:ascii="Times New Roman" w:eastAsiaTheme="minorEastAsia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FE3142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FE3142"/>
    <w:rPr>
      <w:rFonts w:asciiTheme="minorHAnsi" w:hAnsiTheme="minorHAnsi" w:cstheme="minorBidi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E3142"/>
    <w:rPr>
      <w:rFonts w:eastAsiaTheme="minorEastAsi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3.emf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image" Target="media/image2.emf"/><Relationship Id="rId5" Type="http://schemas.openxmlformats.org/officeDocument/2006/relationships/image" Target="media/image1.emf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774</Words>
  <Characters>4412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17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my Erbe Gurel</dc:creator>
  <cp:lastModifiedBy>Piccirllo, Joseph</cp:lastModifiedBy>
  <cp:revision>2</cp:revision>
  <dcterms:created xsi:type="dcterms:W3CDTF">2016-11-01T17:46:00Z</dcterms:created>
  <dcterms:modified xsi:type="dcterms:W3CDTF">2016-11-01T17:46:00Z</dcterms:modified>
</cp:coreProperties>
</file>